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39645B08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026A5CDB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4E41DB3C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23E3FE17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59A5E9D1" w:rsidR="00E144C9" w:rsidRDefault="00BD6143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3EFACB39" w:rsidR="00E144C9" w:rsidRDefault="00BD6143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2C205F35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742B41F1" w:rsidR="00E144C9" w:rsidRDefault="00BD6143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7A5A31">
              <w:rPr>
                <w:noProof/>
                <w:webHidden/>
              </w:rPr>
              <w:t>29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2" w:name="_Toc515849586"/>
      <w:r w:rsidRPr="008B7164">
        <w:lastRenderedPageBreak/>
        <w:t>Thiết</w:t>
      </w:r>
      <w:r>
        <w:t xml:space="preserve"> Kế Phần Mềm</w:t>
      </w:r>
      <w:bookmarkEnd w:id="2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423E3AB1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7A5A31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3" w:name="_Toc515849587"/>
      <w:r>
        <w:lastRenderedPageBreak/>
        <w:t>Kết quả</w:t>
      </w:r>
      <w:bookmarkEnd w:id="3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4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4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5" w:name="OLE_LINK24"/>
      <w:bookmarkStart w:id="6" w:name="OLE_LINK25"/>
      <w:bookmarkStart w:id="7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5"/>
      <w:bookmarkEnd w:id="6"/>
      <w:bookmarkEnd w:id="7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8" w:name="OLE_LINK27"/>
      <w:bookmarkStart w:id="9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8"/>
      <w:bookmarkEnd w:id="9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0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1" w:name="OLE_LINK9"/>
      <w:bookmarkStart w:id="12" w:name="OLE_LINK10"/>
      <w:bookmarkStart w:id="13" w:name="OLE_LINK11"/>
      <w:bookmarkStart w:id="14" w:name="OLE_LINK15"/>
      <w:bookmarkEnd w:id="10"/>
      <w:r>
        <w:rPr>
          <w:lang w:val="vi-VN"/>
        </w:rPr>
        <w:t xml:space="preserve">Trong quá trình học với </w:t>
      </w:r>
      <w:bookmarkStart w:id="15" w:name="OLE_LINK1"/>
      <w:bookmarkStart w:id="16" w:name="OLE_LINK2"/>
      <w:bookmarkStart w:id="17" w:name="OLE_LINK3"/>
      <w:r w:rsidR="00960343">
        <w:rPr>
          <w:lang w:val="vi-VN"/>
        </w:rPr>
        <w:t xml:space="preserve">1 Epoch </w:t>
      </w:r>
      <w:bookmarkEnd w:id="15"/>
      <w:bookmarkEnd w:id="16"/>
      <w:bookmarkEnd w:id="17"/>
      <w:r w:rsidR="00960343">
        <w:rPr>
          <w:lang w:val="vi-VN"/>
        </w:rPr>
        <w:t>hệ số học</w:t>
      </w:r>
      <w:bookmarkEnd w:id="11"/>
      <w:bookmarkEnd w:id="12"/>
      <w:bookmarkEnd w:id="13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4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8" w:name="OLE_LINK12"/>
      <w:r>
        <w:rPr>
          <w:lang w:val="vi-VN"/>
        </w:rPr>
        <w:t xml:space="preserve">Sai </w:t>
      </w:r>
      <w:bookmarkStart w:id="19" w:name="OLE_LINK7"/>
      <w:bookmarkStart w:id="20" w:name="OLE_LINK8"/>
      <w:r>
        <w:rPr>
          <w:lang w:val="vi-VN"/>
        </w:rPr>
        <w:t>số theo từng nhãn</w:t>
      </w:r>
      <w:bookmarkEnd w:id="19"/>
      <w:bookmarkEnd w:id="2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8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1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2" w:name="OLE_LINK4"/>
      <w:bookmarkStart w:id="23" w:name="OLE_LINK5"/>
      <w:r>
        <w:rPr>
          <w:lang w:val="vi-VN"/>
        </w:rPr>
        <w:t xml:space="preserve">Data Test: </w:t>
      </w:r>
      <w:bookmarkEnd w:id="22"/>
      <w:bookmarkEnd w:id="23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1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4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4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5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6" w:name="OLE_LINK19"/>
      <w:bookmarkStart w:id="27" w:name="OLE_LINK20"/>
      <w:bookmarkStart w:id="28" w:name="OLE_LINK17"/>
      <w:bookmarkEnd w:id="25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9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6"/>
      <w:bookmarkEnd w:id="27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9"/>
    <w:p w14:paraId="154C48E1" w14:textId="72ADD577" w:rsidR="00166919" w:rsidRDefault="00166919" w:rsidP="00166919">
      <w:pPr>
        <w:rPr>
          <w:lang w:val="vi-VN"/>
        </w:rPr>
      </w:pPr>
    </w:p>
    <w:p w14:paraId="7E89A82B" w14:textId="1D849986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0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</w:t>
      </w:r>
      <w:r w:rsidR="009459E9">
        <w:rPr>
          <w:lang w:val="vi-VN"/>
        </w:rPr>
        <w:t>p 2</w:t>
      </w:r>
      <w:r w:rsidR="006242FC">
        <w:rPr>
          <w:lang w:val="vi-VN"/>
        </w:rPr>
        <w:t>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0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1" w:name="OLE_LINK29"/>
      <w:r>
        <w:rPr>
          <w:lang w:val="vi-VN"/>
        </w:rPr>
        <w:t>Epoch</w:t>
      </w:r>
      <w:bookmarkEnd w:id="31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2" w:name="OLE_LINK22"/>
      <w:bookmarkStart w:id="33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2"/>
      <w:bookmarkEnd w:id="33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53779E4B" w14:textId="66808B9D" w:rsidR="00BD6143" w:rsidRDefault="002E3A88" w:rsidP="00BD614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189B87FC" w14:textId="48CAA97B" w:rsidR="00BD6143" w:rsidRDefault="00BD6143" w:rsidP="00BD6143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Tổng kết kết quả đạt được với các tham số học khác nhau</w:t>
      </w:r>
    </w:p>
    <w:p w14:paraId="5A39DE10" w14:textId="6A168844" w:rsidR="00BD6143" w:rsidRDefault="005344CC" w:rsidP="00BD6143">
      <w:pPr>
        <w:pStyle w:val="Heading4"/>
        <w:rPr>
          <w:lang w:val="vi-VN"/>
        </w:rPr>
      </w:pPr>
      <w:r>
        <w:rPr>
          <w:lang w:val="vi-VN"/>
        </w:rPr>
        <w:t>T</w:t>
      </w:r>
      <w:r w:rsidR="00BD6143">
        <w:rPr>
          <w:lang w:val="vi-VN"/>
        </w:rPr>
        <w:t>hay đổi sổ epoch</w:t>
      </w:r>
      <w:r>
        <w:rPr>
          <w:lang w:val="vi-VN"/>
        </w:rPr>
        <w:t xml:space="preserve"> và</w:t>
      </w:r>
      <w:r w:rsidR="00221548">
        <w:rPr>
          <w:lang w:val="vi-VN"/>
        </w:rPr>
        <w:t xml:space="preserve"> giữ mọi thông số còn lại</w:t>
      </w:r>
    </w:p>
    <w:p w14:paraId="02BE4A28" w14:textId="33BB7629" w:rsidR="00BD6143" w:rsidRPr="00BD6143" w:rsidRDefault="008A63DB" w:rsidP="00BD6143">
      <w:pPr>
        <w:rPr>
          <w:lang w:val="vi-VN"/>
        </w:rPr>
      </w:pP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620"/>
        <w:gridCol w:w="1170"/>
        <w:gridCol w:w="1080"/>
        <w:gridCol w:w="1170"/>
        <w:gridCol w:w="1170"/>
        <w:gridCol w:w="1170"/>
        <w:gridCol w:w="1170"/>
        <w:gridCol w:w="1170"/>
      </w:tblGrid>
      <w:tr w:rsidR="008A63DB" w14:paraId="39DC7EF4" w14:textId="77777777" w:rsidTr="00A75458">
        <w:trPr>
          <w:jc w:val="center"/>
        </w:trPr>
        <w:tc>
          <w:tcPr>
            <w:tcW w:w="1620" w:type="dxa"/>
          </w:tcPr>
          <w:p w14:paraId="78FE527B" w14:textId="3A5099DC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poch</w:t>
            </w:r>
          </w:p>
        </w:tc>
        <w:tc>
          <w:tcPr>
            <w:tcW w:w="1170" w:type="dxa"/>
          </w:tcPr>
          <w:p w14:paraId="4FAF416D" w14:textId="297C717C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</w:t>
            </w:r>
          </w:p>
        </w:tc>
        <w:tc>
          <w:tcPr>
            <w:tcW w:w="1080" w:type="dxa"/>
          </w:tcPr>
          <w:p w14:paraId="116DDF79" w14:textId="6A40E584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</w:t>
            </w:r>
          </w:p>
        </w:tc>
        <w:tc>
          <w:tcPr>
            <w:tcW w:w="1170" w:type="dxa"/>
          </w:tcPr>
          <w:p w14:paraId="3F22D583" w14:textId="1840864B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</w:t>
            </w:r>
          </w:p>
        </w:tc>
        <w:tc>
          <w:tcPr>
            <w:tcW w:w="1170" w:type="dxa"/>
          </w:tcPr>
          <w:p w14:paraId="3665D10A" w14:textId="0082359D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0</w:t>
            </w:r>
          </w:p>
        </w:tc>
        <w:tc>
          <w:tcPr>
            <w:tcW w:w="1170" w:type="dxa"/>
          </w:tcPr>
          <w:p w14:paraId="7B114D49" w14:textId="5AC71F17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40</w:t>
            </w:r>
          </w:p>
        </w:tc>
        <w:tc>
          <w:tcPr>
            <w:tcW w:w="1170" w:type="dxa"/>
          </w:tcPr>
          <w:p w14:paraId="61CEF5DC" w14:textId="42B7FF6E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0</w:t>
            </w:r>
          </w:p>
        </w:tc>
        <w:tc>
          <w:tcPr>
            <w:tcW w:w="1170" w:type="dxa"/>
          </w:tcPr>
          <w:p w14:paraId="5BBADB00" w14:textId="5AD1DAC5" w:rsidR="00BD6143" w:rsidRDefault="00BD6143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50</w:t>
            </w:r>
          </w:p>
        </w:tc>
      </w:tr>
      <w:tr w:rsidR="008A63DB" w14:paraId="1296951D" w14:textId="77777777" w:rsidTr="00A75458">
        <w:trPr>
          <w:jc w:val="center"/>
        </w:trPr>
        <w:tc>
          <w:tcPr>
            <w:tcW w:w="1620" w:type="dxa"/>
          </w:tcPr>
          <w:p w14:paraId="5AFF27B6" w14:textId="59DAE83A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170" w:type="dxa"/>
          </w:tcPr>
          <w:p w14:paraId="09A35F7D" w14:textId="22DF25CB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2.32%</w:t>
            </w:r>
          </w:p>
        </w:tc>
        <w:tc>
          <w:tcPr>
            <w:tcW w:w="1080" w:type="dxa"/>
          </w:tcPr>
          <w:p w14:paraId="5B93073D" w14:textId="5B466F5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9.027%</w:t>
            </w:r>
          </w:p>
        </w:tc>
        <w:tc>
          <w:tcPr>
            <w:tcW w:w="1170" w:type="dxa"/>
          </w:tcPr>
          <w:p w14:paraId="32899E48" w14:textId="47F9949D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3.07%</w:t>
            </w:r>
          </w:p>
        </w:tc>
        <w:tc>
          <w:tcPr>
            <w:tcW w:w="1170" w:type="dxa"/>
          </w:tcPr>
          <w:p w14:paraId="6489F1F1" w14:textId="2B71E1E6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2.058%</w:t>
            </w:r>
          </w:p>
        </w:tc>
        <w:tc>
          <w:tcPr>
            <w:tcW w:w="1170" w:type="dxa"/>
          </w:tcPr>
          <w:p w14:paraId="1B1396D3" w14:textId="3AFDB22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353%</w:t>
            </w:r>
          </w:p>
        </w:tc>
        <w:tc>
          <w:tcPr>
            <w:tcW w:w="1170" w:type="dxa"/>
          </w:tcPr>
          <w:p w14:paraId="598DE22F" w14:textId="1DBCABB6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  <w:tc>
          <w:tcPr>
            <w:tcW w:w="1170" w:type="dxa"/>
          </w:tcPr>
          <w:p w14:paraId="332B147E" w14:textId="4D211B10" w:rsidR="00BD6143" w:rsidRDefault="00663F89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</w:tr>
      <w:tr w:rsidR="008A63DB" w14:paraId="1B44A980" w14:textId="77777777" w:rsidTr="00A75458">
        <w:trPr>
          <w:jc w:val="center"/>
        </w:trPr>
        <w:tc>
          <w:tcPr>
            <w:tcW w:w="1620" w:type="dxa"/>
          </w:tcPr>
          <w:p w14:paraId="35E34091" w14:textId="7005CBC8" w:rsidR="00BD6143" w:rsidRPr="00BD6143" w:rsidRDefault="00BD6143" w:rsidP="00BD6143">
            <w:pPr>
              <w:ind w:firstLine="0"/>
              <w:jc w:val="center"/>
              <w:rPr>
                <w:b/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170" w:type="dxa"/>
          </w:tcPr>
          <w:p w14:paraId="6A30DC01" w14:textId="644BF5D8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1.28 %</w:t>
            </w:r>
          </w:p>
        </w:tc>
        <w:tc>
          <w:tcPr>
            <w:tcW w:w="1080" w:type="dxa"/>
          </w:tcPr>
          <w:p w14:paraId="6F7510B1" w14:textId="79059BF2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8.21 %</w:t>
            </w:r>
          </w:p>
        </w:tc>
        <w:tc>
          <w:tcPr>
            <w:tcW w:w="1170" w:type="dxa"/>
          </w:tcPr>
          <w:p w14:paraId="790E3994" w14:textId="55FEB96C" w:rsidR="00BD6143" w:rsidRPr="008A63DB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2.72 %</w:t>
            </w:r>
          </w:p>
        </w:tc>
        <w:tc>
          <w:tcPr>
            <w:tcW w:w="1170" w:type="dxa"/>
          </w:tcPr>
          <w:p w14:paraId="31C3D688" w14:textId="22B5C592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 %</w:t>
            </w:r>
          </w:p>
        </w:tc>
        <w:tc>
          <w:tcPr>
            <w:tcW w:w="1170" w:type="dxa"/>
          </w:tcPr>
          <w:p w14:paraId="4109EB4F" w14:textId="25CE328F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17 %</w:t>
            </w:r>
          </w:p>
        </w:tc>
        <w:tc>
          <w:tcPr>
            <w:tcW w:w="1170" w:type="dxa"/>
          </w:tcPr>
          <w:p w14:paraId="34950F9D" w14:textId="7E0A970C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5 %</w:t>
            </w:r>
          </w:p>
        </w:tc>
        <w:tc>
          <w:tcPr>
            <w:tcW w:w="1170" w:type="dxa"/>
          </w:tcPr>
          <w:p w14:paraId="5584D2AD" w14:textId="1171FDF1" w:rsidR="00BD6143" w:rsidRDefault="008A63DB" w:rsidP="008A63DB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1</w:t>
            </w:r>
            <w:r w:rsidR="00663F89">
              <w:rPr>
                <w:lang w:val="vi-VN"/>
              </w:rPr>
              <w:t>.04</w:t>
            </w:r>
            <w:r w:rsidRPr="008A63DB">
              <w:rPr>
                <w:lang w:val="vi-VN"/>
              </w:rPr>
              <w:t>%</w:t>
            </w:r>
          </w:p>
        </w:tc>
      </w:tr>
    </w:tbl>
    <w:p w14:paraId="408DF0F7" w14:textId="77777777" w:rsidR="00BD6143" w:rsidRPr="00BD6143" w:rsidRDefault="00BD6143" w:rsidP="00F83219">
      <w:pPr>
        <w:ind w:firstLine="0"/>
        <w:rPr>
          <w:lang w:val="vi-VN"/>
        </w:rPr>
      </w:pPr>
    </w:p>
    <w:p w14:paraId="5A8828C3" w14:textId="3771E884" w:rsidR="00BD6143" w:rsidRPr="00E667C4" w:rsidRDefault="00E667C4" w:rsidP="00BD6143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27F1D4F7" w14:textId="0A0BA3A1" w:rsidR="00E667C4" w:rsidRPr="00221548" w:rsidRDefault="00E667C4" w:rsidP="00E667C4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t xml:space="preserve">Ta thấy từ Epoch 40 trở lên (100 hoặc 150) sai số giảm không đáng kể nhưng thời gian </w:t>
      </w:r>
      <w:r w:rsidRPr="00E667C4">
        <w:rPr>
          <w:b/>
          <w:lang w:val="vi-VN"/>
        </w:rPr>
        <w:t xml:space="preserve">Train </w:t>
      </w:r>
      <w:r>
        <w:rPr>
          <w:lang w:val="vi-VN"/>
        </w:rPr>
        <w:t xml:space="preserve">tăng rất nhiều, nên chọn dừng lại ở </w:t>
      </w:r>
      <w:r w:rsidRPr="00E667C4">
        <w:rPr>
          <w:b/>
          <w:lang w:val="vi-VN"/>
        </w:rPr>
        <w:t>epoch 40 là hợp lý</w:t>
      </w:r>
    </w:p>
    <w:p w14:paraId="45B1F838" w14:textId="6D33A320" w:rsidR="00EC4A1E" w:rsidRPr="00022D21" w:rsidRDefault="005344CC" w:rsidP="00022D21">
      <w:pPr>
        <w:pStyle w:val="Heading4"/>
        <w:rPr>
          <w:lang w:val="vi-VN"/>
        </w:rPr>
      </w:pPr>
      <w:r>
        <w:rPr>
          <w:lang w:val="vi-VN"/>
        </w:rPr>
        <w:t>Thay đổi mini batch và giữ các thông số còn lại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20"/>
        <w:gridCol w:w="1700"/>
        <w:gridCol w:w="1620"/>
      </w:tblGrid>
      <w:tr w:rsidR="005344CC" w14:paraId="5573DA8A" w14:textId="77777777" w:rsidTr="00A75458">
        <w:trPr>
          <w:jc w:val="center"/>
        </w:trPr>
        <w:tc>
          <w:tcPr>
            <w:tcW w:w="1720" w:type="dxa"/>
          </w:tcPr>
          <w:p w14:paraId="6E738EB4" w14:textId="70D401E7" w:rsidR="005344CC" w:rsidRPr="005344CC" w:rsidRDefault="005344CC" w:rsidP="000E73A5">
            <w:pPr>
              <w:ind w:firstLine="0"/>
              <w:jc w:val="center"/>
              <w:rPr>
                <w:b/>
                <w:lang w:val="vi-VN"/>
              </w:rPr>
            </w:pPr>
            <w:r w:rsidRPr="005344CC">
              <w:rPr>
                <w:b/>
                <w:lang w:val="vi-VN"/>
              </w:rPr>
              <w:t>M</w:t>
            </w:r>
            <w:r w:rsidRPr="005344CC">
              <w:rPr>
                <w:b/>
                <w:lang w:val="vi-VN"/>
              </w:rPr>
              <w:t>ini batch</w:t>
            </w:r>
          </w:p>
        </w:tc>
        <w:tc>
          <w:tcPr>
            <w:tcW w:w="1700" w:type="dxa"/>
          </w:tcPr>
          <w:p w14:paraId="623680FB" w14:textId="4EB547E8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50</w:t>
            </w:r>
          </w:p>
        </w:tc>
        <w:tc>
          <w:tcPr>
            <w:tcW w:w="1620" w:type="dxa"/>
          </w:tcPr>
          <w:p w14:paraId="5FFF051C" w14:textId="2F776486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00</w:t>
            </w:r>
          </w:p>
        </w:tc>
      </w:tr>
      <w:tr w:rsidR="005344CC" w14:paraId="10FC2FF9" w14:textId="77777777" w:rsidTr="00A75458">
        <w:trPr>
          <w:trHeight w:val="70"/>
          <w:jc w:val="center"/>
        </w:trPr>
        <w:tc>
          <w:tcPr>
            <w:tcW w:w="1720" w:type="dxa"/>
          </w:tcPr>
          <w:p w14:paraId="5893B207" w14:textId="5F57E6CE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700" w:type="dxa"/>
          </w:tcPr>
          <w:p w14:paraId="3521A4D7" w14:textId="2D52F284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%</w:t>
            </w:r>
          </w:p>
        </w:tc>
        <w:tc>
          <w:tcPr>
            <w:tcW w:w="1620" w:type="dxa"/>
          </w:tcPr>
          <w:p w14:paraId="66BD8DF7" w14:textId="3BD91011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9 %</w:t>
            </w:r>
          </w:p>
        </w:tc>
      </w:tr>
      <w:tr w:rsidR="005344CC" w14:paraId="7D74ABFB" w14:textId="77777777" w:rsidTr="00A75458">
        <w:trPr>
          <w:jc w:val="center"/>
        </w:trPr>
        <w:tc>
          <w:tcPr>
            <w:tcW w:w="1720" w:type="dxa"/>
          </w:tcPr>
          <w:p w14:paraId="35C924DF" w14:textId="471A0C15" w:rsidR="005344CC" w:rsidRDefault="005344CC" w:rsidP="000E73A5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700" w:type="dxa"/>
          </w:tcPr>
          <w:p w14:paraId="00984872" w14:textId="0CC41159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 w:rsidRPr="008A63DB">
              <w:rPr>
                <w:lang w:val="vi-VN"/>
              </w:rPr>
              <w:t>1</w:t>
            </w:r>
            <w:r>
              <w:rPr>
                <w:lang w:val="vi-VN"/>
              </w:rPr>
              <w:t>.04</w:t>
            </w:r>
            <w:r w:rsidRPr="008A63DB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6D1FF130" w14:textId="0CE4B6EA" w:rsidR="005344CC" w:rsidRDefault="000E73A5" w:rsidP="000E73A5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%</w:t>
            </w:r>
          </w:p>
        </w:tc>
      </w:tr>
    </w:tbl>
    <w:p w14:paraId="43091253" w14:textId="77777777" w:rsidR="00F83219" w:rsidRDefault="00F83219" w:rsidP="00F83219">
      <w:pPr>
        <w:rPr>
          <w:b/>
          <w:i/>
          <w:lang w:val="vi-VN"/>
        </w:rPr>
      </w:pPr>
    </w:p>
    <w:p w14:paraId="1358F49B" w14:textId="2A0954DB" w:rsidR="00F83219" w:rsidRPr="00E667C4" w:rsidRDefault="00F83219" w:rsidP="00F83219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56ACA185" w14:textId="366F6450" w:rsidR="00F83219" w:rsidRDefault="00F83219" w:rsidP="00F83219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t xml:space="preserve">Ta thấy với </w:t>
      </w:r>
      <w:r>
        <w:rPr>
          <w:lang w:val="vi-VN"/>
        </w:rPr>
        <w:t>mini batch</w:t>
      </w:r>
      <w:r>
        <w:rPr>
          <w:lang w:val="vi-VN"/>
        </w:rPr>
        <w:t xml:space="preserve"> bằng 100 và bằng 50 kết quả không khác nhau nhiều, nhưng thời gian </w:t>
      </w:r>
      <w:r w:rsidRPr="00F83219">
        <w:rPr>
          <w:b/>
          <w:lang w:val="vi-VN"/>
        </w:rPr>
        <w:t>Train</w:t>
      </w:r>
      <w:r>
        <w:rPr>
          <w:b/>
          <w:lang w:val="vi-VN"/>
        </w:rPr>
        <w:t xml:space="preserve"> </w:t>
      </w:r>
      <w:r>
        <w:rPr>
          <w:lang w:val="vi-VN"/>
        </w:rPr>
        <w:t>giảm nhiều so với mini batch bằng 50 nên ta chọn mini batch bằng 100</w:t>
      </w:r>
    </w:p>
    <w:p w14:paraId="6A682CD9" w14:textId="2B486D88" w:rsidR="00970DC0" w:rsidRDefault="00344639" w:rsidP="00344639">
      <w:pPr>
        <w:pStyle w:val="Heading4"/>
        <w:rPr>
          <w:lang w:val="vi-VN"/>
        </w:rPr>
      </w:pPr>
      <w:r>
        <w:rPr>
          <w:lang w:val="vi-VN"/>
        </w:rPr>
        <w:t>Thay đổi số noron trong lớp và giữ các thông số còn lại</w:t>
      </w:r>
    </w:p>
    <w:p w14:paraId="149ED48C" w14:textId="04FC4226" w:rsidR="005E26F1" w:rsidRPr="005E26F1" w:rsidRDefault="005E26F1" w:rsidP="005E26F1">
      <w:pPr>
        <w:rPr>
          <w:lang w:val="vi-VN"/>
        </w:rPr>
      </w:pPr>
      <w:r>
        <w:rPr>
          <w:lang w:val="vi-VN"/>
        </w:rPr>
        <w:t>2 trường hợp mô hình mạng như đã trình bày ở trên</w:t>
      </w:r>
    </w:p>
    <w:p w14:paraId="0FFAF0CD" w14:textId="49ADE3B6" w:rsidR="005E26F1" w:rsidRPr="00EC4A1E" w:rsidRDefault="005E26F1" w:rsidP="005E26F1">
      <w:pPr>
        <w:rPr>
          <w:lang w:val="vi-VN"/>
        </w:rPr>
      </w:pPr>
      <w:r>
        <w:rPr>
          <w:lang w:val="vi-VN"/>
        </w:rPr>
        <w:t>Với Epoch = 1</w:t>
      </w:r>
      <w:r w:rsidR="00891413">
        <w:rPr>
          <w:lang w:val="vi-VN"/>
        </w:rPr>
        <w:t>00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720"/>
        <w:gridCol w:w="1700"/>
        <w:gridCol w:w="1620"/>
      </w:tblGrid>
      <w:tr w:rsidR="005E26F1" w14:paraId="7D99AC14" w14:textId="77777777" w:rsidTr="00A75458">
        <w:trPr>
          <w:jc w:val="center"/>
        </w:trPr>
        <w:tc>
          <w:tcPr>
            <w:tcW w:w="1720" w:type="dxa"/>
          </w:tcPr>
          <w:p w14:paraId="1BAD4C40" w14:textId="58ED8E77" w:rsidR="005E26F1" w:rsidRPr="005344CC" w:rsidRDefault="005E26F1" w:rsidP="005D6B6F">
            <w:pPr>
              <w:ind w:firstLine="0"/>
              <w:jc w:val="center"/>
              <w:rPr>
                <w:b/>
                <w:lang w:val="vi-VN"/>
              </w:rPr>
            </w:pPr>
            <w:r>
              <w:rPr>
                <w:b/>
                <w:lang w:val="vi-VN"/>
              </w:rPr>
              <w:t>Trường hợp</w:t>
            </w:r>
          </w:p>
        </w:tc>
        <w:tc>
          <w:tcPr>
            <w:tcW w:w="1700" w:type="dxa"/>
          </w:tcPr>
          <w:p w14:paraId="6252FBDB" w14:textId="433FA871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</w:t>
            </w:r>
          </w:p>
        </w:tc>
        <w:tc>
          <w:tcPr>
            <w:tcW w:w="1620" w:type="dxa"/>
          </w:tcPr>
          <w:p w14:paraId="2494DAC6" w14:textId="1A8754DC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2</w:t>
            </w:r>
          </w:p>
        </w:tc>
      </w:tr>
      <w:tr w:rsidR="005E26F1" w14:paraId="296D2FC0" w14:textId="77777777" w:rsidTr="00A75458">
        <w:trPr>
          <w:trHeight w:val="70"/>
          <w:jc w:val="center"/>
        </w:trPr>
        <w:tc>
          <w:tcPr>
            <w:tcW w:w="1720" w:type="dxa"/>
          </w:tcPr>
          <w:p w14:paraId="0B6B666B" w14:textId="77777777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rain</w:t>
            </w:r>
          </w:p>
        </w:tc>
        <w:tc>
          <w:tcPr>
            <w:tcW w:w="1700" w:type="dxa"/>
          </w:tcPr>
          <w:p w14:paraId="3244C0C2" w14:textId="00EE0950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5</w:t>
            </w:r>
            <w:r w:rsidR="005E26F1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12A39A90" w14:textId="552953EE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1.04</w:t>
            </w:r>
            <w:r w:rsidR="005E26F1">
              <w:rPr>
                <w:lang w:val="vi-VN"/>
              </w:rPr>
              <w:t xml:space="preserve"> %</w:t>
            </w:r>
          </w:p>
        </w:tc>
      </w:tr>
      <w:tr w:rsidR="005E26F1" w14:paraId="7AD0072A" w14:textId="77777777" w:rsidTr="00A75458">
        <w:trPr>
          <w:jc w:val="center"/>
        </w:trPr>
        <w:tc>
          <w:tcPr>
            <w:tcW w:w="1720" w:type="dxa"/>
          </w:tcPr>
          <w:p w14:paraId="5CCD9D62" w14:textId="77777777" w:rsidR="005E26F1" w:rsidRDefault="005E26F1" w:rsidP="005D6B6F">
            <w:pPr>
              <w:ind w:firstLine="0"/>
              <w:jc w:val="center"/>
              <w:rPr>
                <w:lang w:val="vi-VN"/>
              </w:rPr>
            </w:pPr>
            <w:r w:rsidRPr="00BD6143">
              <w:rPr>
                <w:b/>
                <w:lang w:val="vi-VN"/>
              </w:rPr>
              <w:t>Error Test</w:t>
            </w:r>
          </w:p>
        </w:tc>
        <w:tc>
          <w:tcPr>
            <w:tcW w:w="1700" w:type="dxa"/>
          </w:tcPr>
          <w:p w14:paraId="571BA120" w14:textId="1BF8FC97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</w:t>
            </w:r>
            <w:r w:rsidR="005E26F1" w:rsidRPr="008A63DB">
              <w:rPr>
                <w:lang w:val="vi-VN"/>
              </w:rPr>
              <w:t>%</w:t>
            </w:r>
          </w:p>
        </w:tc>
        <w:tc>
          <w:tcPr>
            <w:tcW w:w="1620" w:type="dxa"/>
          </w:tcPr>
          <w:p w14:paraId="5A013160" w14:textId="6E773D3B" w:rsidR="005E26F1" w:rsidRDefault="00A75458" w:rsidP="005D6B6F">
            <w:pPr>
              <w:ind w:firstLine="0"/>
              <w:jc w:val="center"/>
              <w:rPr>
                <w:lang w:val="vi-VN"/>
              </w:rPr>
            </w:pPr>
            <w:r>
              <w:rPr>
                <w:lang w:val="vi-VN"/>
              </w:rPr>
              <w:t>0.9</w:t>
            </w:r>
            <w:r w:rsidR="005E26F1">
              <w:rPr>
                <w:lang w:val="vi-VN"/>
              </w:rPr>
              <w:t>%</w:t>
            </w:r>
          </w:p>
        </w:tc>
      </w:tr>
    </w:tbl>
    <w:p w14:paraId="7C2A0646" w14:textId="77777777" w:rsidR="00022D21" w:rsidRPr="00E667C4" w:rsidRDefault="00022D21" w:rsidP="00022D21">
      <w:pPr>
        <w:rPr>
          <w:b/>
          <w:i/>
          <w:lang w:val="vi-VN"/>
        </w:rPr>
      </w:pPr>
      <w:r w:rsidRPr="00E667C4">
        <w:rPr>
          <w:b/>
          <w:i/>
          <w:lang w:val="vi-VN"/>
        </w:rPr>
        <w:t>Nhận xét:</w:t>
      </w:r>
    </w:p>
    <w:p w14:paraId="58C9E28D" w14:textId="0ECD42D9" w:rsidR="00970DC0" w:rsidRPr="00022D21" w:rsidRDefault="00022D21" w:rsidP="0041699A">
      <w:pPr>
        <w:pStyle w:val="ListParagraph"/>
        <w:numPr>
          <w:ilvl w:val="0"/>
          <w:numId w:val="32"/>
        </w:numPr>
        <w:rPr>
          <w:lang w:val="vi-VN"/>
        </w:rPr>
      </w:pPr>
      <w:r>
        <w:rPr>
          <w:lang w:val="vi-VN"/>
        </w:rPr>
        <w:lastRenderedPageBreak/>
        <w:t xml:space="preserve">Ta thấy 2 mô hình mạng có kết quả giống nhau, tuy vậy ở mô hình mạng 1 đơn gian hơn nên tối ưu thời gian và dữ liệu hơn( tránh hiện tượng </w:t>
      </w:r>
      <w:r w:rsidR="0041699A" w:rsidRPr="00426A88">
        <w:rPr>
          <w:b/>
          <w:lang w:val="vi-VN"/>
        </w:rPr>
        <w:t>overfitting</w:t>
      </w:r>
      <w:r>
        <w:rPr>
          <w:lang w:val="vi-VN"/>
        </w:rPr>
        <w:t xml:space="preserve">) nên </w:t>
      </w:r>
      <w:r w:rsidRPr="00022D21">
        <w:rPr>
          <w:b/>
          <w:lang w:val="vi-VN"/>
        </w:rPr>
        <w:t>chọn mô hình mạng 1</w:t>
      </w:r>
    </w:p>
    <w:p w14:paraId="23FCD00D" w14:textId="77777777" w:rsidR="005344CC" w:rsidRPr="005344CC" w:rsidRDefault="005344CC" w:rsidP="005344CC">
      <w:pPr>
        <w:rPr>
          <w:lang w:val="vi-VN"/>
        </w:rPr>
      </w:pPr>
    </w:p>
    <w:p w14:paraId="74262D3A" w14:textId="074CAEF0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4" w:name="_Toc515849589"/>
      <w:r>
        <w:rPr>
          <w:lang w:val="vi-VN"/>
        </w:rPr>
        <w:t>Cấu trúc mạng được lưu sau khi học và cách sử dụng</w:t>
      </w:r>
      <w:bookmarkEnd w:id="34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8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6B0F8705" w:rsidR="00666F57" w:rsidRDefault="007F6338" w:rsidP="007F6338">
      <w:pPr>
        <w:pStyle w:val="Heading1"/>
      </w:pPr>
      <w:bookmarkStart w:id="35" w:name="_Toc515849590"/>
      <w:r>
        <w:lastRenderedPageBreak/>
        <w:t>Kết Luận</w:t>
      </w:r>
      <w:bookmarkEnd w:id="35"/>
    </w:p>
    <w:p w14:paraId="4DBBBCDB" w14:textId="4DE1AD14" w:rsidR="005E75C4" w:rsidRPr="005E75C4" w:rsidRDefault="005E75C4" w:rsidP="005E75C4">
      <w:pPr>
        <w:pStyle w:val="ListParagraph"/>
        <w:numPr>
          <w:ilvl w:val="0"/>
          <w:numId w:val="31"/>
        </w:numPr>
      </w:pPr>
      <w:r>
        <w:t xml:space="preserve">Nhờ các công thức toán học nhóm đã xây dựng được chương trình </w:t>
      </w:r>
      <w:r>
        <w:rPr>
          <w:lang w:val="vi-VN"/>
        </w:rPr>
        <w:t>khởi tạo, huấn luyện, kiểm thử … cho mạng noron CNN</w:t>
      </w:r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</w:t>
      </w:r>
      <w:bookmarkStart w:id="36" w:name="_GoBack"/>
      <w:bookmarkEnd w:id="36"/>
      <w:r>
        <w:rPr>
          <w:lang w:val="vi-VN"/>
        </w:rPr>
        <w:t>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2F7CC5" w14:paraId="54B223B6" w14:textId="77777777" w:rsidTr="00DE31C0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8D8D08" w14:textId="77777777" w:rsidR="00DE31C0" w:rsidRDefault="00DE31C0" w:rsidP="00F51CB3">
      <w:pPr>
        <w:ind w:firstLine="0"/>
        <w:jc w:val="both"/>
      </w:pPr>
    </w:p>
    <w:p w14:paraId="5F4211BF" w14:textId="1B8364DB" w:rsidR="00217657" w:rsidRPr="001011DE" w:rsidRDefault="00F0700E" w:rsidP="00FA1244">
      <w:pPr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 </w:t>
      </w:r>
      <w:r w:rsidR="00DE31C0" w:rsidRPr="001011DE">
        <w:rPr>
          <w:lang w:val="vi-VN"/>
        </w:rPr>
        <w:t>Em xin</w:t>
      </w:r>
      <w:r w:rsidR="00866D38">
        <w:rPr>
          <w:lang w:val="vi-VN"/>
        </w:rPr>
        <w:t xml:space="preserve"> chân thành</w:t>
      </w:r>
      <w:r w:rsidR="00DE31C0" w:rsidRPr="001011DE">
        <w:rPr>
          <w:lang w:val="vi-VN"/>
        </w:rPr>
        <w:t xml:space="preserve"> cả</w:t>
      </w:r>
      <w:r w:rsidR="00B378AE">
        <w:rPr>
          <w:lang w:val="vi-VN"/>
        </w:rPr>
        <w:t xml:space="preserve">m ơn cô đã </w:t>
      </w:r>
      <w:r w:rsidR="00197AEC">
        <w:rPr>
          <w:lang w:val="vi-VN"/>
        </w:rPr>
        <w:t>hướng dẫn</w:t>
      </w:r>
      <w:r w:rsidR="00DE31C0" w:rsidRPr="001011DE">
        <w:rPr>
          <w:lang w:val="vi-VN"/>
        </w:rPr>
        <w:t xml:space="preserve"> em môn </w:t>
      </w:r>
      <w:r w:rsidR="00EB20AF">
        <w:rPr>
          <w:lang w:val="vi-VN"/>
        </w:rPr>
        <w:t>học này</w:t>
      </w:r>
      <w:r w:rsidR="00DE31C0" w:rsidRPr="001011DE">
        <w:rPr>
          <w:lang w:val="vi-VN"/>
        </w:rPr>
        <w:t xml:space="preserve">. Qua môn học này, em </w:t>
      </w:r>
      <w:r w:rsidR="00CA3BAA" w:rsidRPr="001011DE">
        <w:rPr>
          <w:lang w:val="vi-VN"/>
        </w:rPr>
        <w:t xml:space="preserve">nhận được </w:t>
      </w:r>
      <w:r w:rsidR="00DE31C0" w:rsidRPr="001011DE">
        <w:rPr>
          <w:lang w:val="vi-VN"/>
        </w:rPr>
        <w:t>những kiến thức nền</w:t>
      </w:r>
      <w:r w:rsidR="00E23C70">
        <w:rPr>
          <w:lang w:val="vi-VN"/>
        </w:rPr>
        <w:t xml:space="preserve"> tảng và có một cái nhìn tổng quan</w:t>
      </w:r>
      <w:r w:rsidR="00DE31C0" w:rsidRPr="001011DE">
        <w:rPr>
          <w:lang w:val="vi-VN"/>
        </w:rPr>
        <w:t xml:space="preserve"> giúp em tiếp cận với mạng noron nhân tạo (hoặ</w:t>
      </w:r>
      <w:r w:rsidR="00FA1244">
        <w:rPr>
          <w:lang w:val="vi-VN"/>
        </w:rPr>
        <w:t xml:space="preserve">c </w:t>
      </w:r>
      <w:r w:rsidR="00DE31C0" w:rsidRPr="001011DE">
        <w:rPr>
          <w:lang w:val="vi-VN"/>
        </w:rPr>
        <w:t>AI</w:t>
      </w:r>
      <w:r w:rsidR="00FA1244">
        <w:rPr>
          <w:lang w:val="vi-VN"/>
        </w:rPr>
        <w:t xml:space="preserve"> nói chung</w:t>
      </w:r>
      <w:r w:rsidR="00DE31C0" w:rsidRPr="001011DE">
        <w:rPr>
          <w:lang w:val="vi-VN"/>
        </w:rPr>
        <w:t xml:space="preserve">)  một cách </w:t>
      </w:r>
      <w:r w:rsidR="009F79A1" w:rsidRPr="001011DE">
        <w:rPr>
          <w:lang w:val="vi-VN"/>
        </w:rPr>
        <w:t xml:space="preserve">dễ dàng </w:t>
      </w:r>
      <w:r w:rsidR="00DE31C0" w:rsidRPr="001011DE">
        <w:rPr>
          <w:lang w:val="vi-VN"/>
        </w:rPr>
        <w:t>và khoa học hơn</w:t>
      </w:r>
      <w:r w:rsidR="00CA3BAA" w:rsidRPr="001011DE">
        <w:rPr>
          <w:lang w:val="vi-VN"/>
        </w:rPr>
        <w:t>.</w:t>
      </w:r>
      <w:r w:rsidR="00B23282">
        <w:rPr>
          <w:lang w:val="vi-VN"/>
        </w:rPr>
        <w:t xml:space="preserve"> Em chúc cô và gia đình có nhiều sức khỏe và thành công trong cuộc sống, công việc.</w:t>
      </w:r>
      <w:r w:rsidR="00217657"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9CDAAE" w14:textId="77777777" w:rsidR="009741B4" w:rsidRDefault="009741B4" w:rsidP="00172011">
      <w:pPr>
        <w:spacing w:line="240" w:lineRule="auto"/>
      </w:pPr>
      <w:r>
        <w:separator/>
      </w:r>
    </w:p>
  </w:endnote>
  <w:endnote w:type="continuationSeparator" w:id="0">
    <w:p w14:paraId="5EEAFBE6" w14:textId="77777777" w:rsidR="009741B4" w:rsidRDefault="009741B4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53FA2D60" w:rsidR="00BD6143" w:rsidRDefault="00BD614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F280D">
          <w:rPr>
            <w:noProof/>
          </w:rPr>
          <w:t>28</w:t>
        </w:r>
        <w:r>
          <w:rPr>
            <w:noProof/>
          </w:rPr>
          <w:fldChar w:fldCharType="end"/>
        </w:r>
      </w:p>
    </w:sdtContent>
  </w:sdt>
  <w:p w14:paraId="0C039C5F" w14:textId="77777777" w:rsidR="00BD6143" w:rsidRDefault="00BD614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CABA08" w14:textId="77777777" w:rsidR="009741B4" w:rsidRDefault="009741B4" w:rsidP="00172011">
      <w:pPr>
        <w:spacing w:line="240" w:lineRule="auto"/>
      </w:pPr>
      <w:r>
        <w:separator/>
      </w:r>
    </w:p>
  </w:footnote>
  <w:footnote w:type="continuationSeparator" w:id="0">
    <w:p w14:paraId="55B6FB70" w14:textId="77777777" w:rsidR="009741B4" w:rsidRDefault="009741B4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BD6143" w:rsidRDefault="00BD6143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F02832"/>
    <w:multiLevelType w:val="hybridMultilevel"/>
    <w:tmpl w:val="8832499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45BA7"/>
    <w:multiLevelType w:val="hybridMultilevel"/>
    <w:tmpl w:val="9F62D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F350EA"/>
    <w:multiLevelType w:val="hybridMultilevel"/>
    <w:tmpl w:val="EB4081A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160159AA"/>
    <w:multiLevelType w:val="hybridMultilevel"/>
    <w:tmpl w:val="1760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9F5785A"/>
    <w:multiLevelType w:val="hybridMultilevel"/>
    <w:tmpl w:val="DBC48CA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FF046A3"/>
    <w:multiLevelType w:val="hybridMultilevel"/>
    <w:tmpl w:val="208E3548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11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5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2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72DE7469"/>
    <w:multiLevelType w:val="hybridMultilevel"/>
    <w:tmpl w:val="6FE8AB16"/>
    <w:lvl w:ilvl="0" w:tplc="04090009">
      <w:start w:val="1"/>
      <w:numFmt w:val="bullet"/>
      <w:lvlText w:val=""/>
      <w:lvlJc w:val="left"/>
      <w:pPr>
        <w:ind w:left="36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4"/>
  </w:num>
  <w:num w:numId="2">
    <w:abstractNumId w:val="13"/>
  </w:num>
  <w:num w:numId="3">
    <w:abstractNumId w:val="10"/>
  </w:num>
  <w:num w:numId="4">
    <w:abstractNumId w:val="16"/>
  </w:num>
  <w:num w:numId="5">
    <w:abstractNumId w:val="15"/>
  </w:num>
  <w:num w:numId="6">
    <w:abstractNumId w:val="18"/>
  </w:num>
  <w:num w:numId="7">
    <w:abstractNumId w:val="13"/>
    <w:lvlOverride w:ilvl="0">
      <w:startOverride w:val="1"/>
    </w:lvlOverride>
  </w:num>
  <w:num w:numId="8">
    <w:abstractNumId w:val="13"/>
    <w:lvlOverride w:ilvl="0">
      <w:startOverride w:val="1"/>
    </w:lvlOverride>
  </w:num>
  <w:num w:numId="9">
    <w:abstractNumId w:val="13"/>
    <w:lvlOverride w:ilvl="0">
      <w:startOverride w:val="1"/>
    </w:lvlOverride>
  </w:num>
  <w:num w:numId="10">
    <w:abstractNumId w:val="13"/>
    <w:lvlOverride w:ilvl="0">
      <w:startOverride w:val="1"/>
    </w:lvlOverride>
  </w:num>
  <w:num w:numId="11">
    <w:abstractNumId w:val="13"/>
    <w:lvlOverride w:ilvl="0">
      <w:startOverride w:val="1"/>
    </w:lvlOverride>
  </w:num>
  <w:num w:numId="12">
    <w:abstractNumId w:val="25"/>
  </w:num>
  <w:num w:numId="13">
    <w:abstractNumId w:val="21"/>
  </w:num>
  <w:num w:numId="14">
    <w:abstractNumId w:val="20"/>
  </w:num>
  <w:num w:numId="15">
    <w:abstractNumId w:val="17"/>
  </w:num>
  <w:num w:numId="16">
    <w:abstractNumId w:val="12"/>
  </w:num>
  <w:num w:numId="17">
    <w:abstractNumId w:val="23"/>
  </w:num>
  <w:num w:numId="18">
    <w:abstractNumId w:val="8"/>
  </w:num>
  <w:num w:numId="19">
    <w:abstractNumId w:val="1"/>
  </w:num>
  <w:num w:numId="20">
    <w:abstractNumId w:val="8"/>
  </w:num>
  <w:num w:numId="21">
    <w:abstractNumId w:val="22"/>
  </w:num>
  <w:num w:numId="22">
    <w:abstractNumId w:val="14"/>
  </w:num>
  <w:num w:numId="23">
    <w:abstractNumId w:val="7"/>
  </w:num>
  <w:num w:numId="24">
    <w:abstractNumId w:val="19"/>
  </w:num>
  <w:num w:numId="25">
    <w:abstractNumId w:val="11"/>
  </w:num>
  <w:num w:numId="26">
    <w:abstractNumId w:val="0"/>
  </w:num>
  <w:num w:numId="27">
    <w:abstractNumId w:val="24"/>
  </w:num>
  <w:num w:numId="28">
    <w:abstractNumId w:val="9"/>
  </w:num>
  <w:num w:numId="29">
    <w:abstractNumId w:val="6"/>
  </w:num>
  <w:num w:numId="30">
    <w:abstractNumId w:val="2"/>
  </w:num>
  <w:num w:numId="31">
    <w:abstractNumId w:val="5"/>
  </w:num>
  <w:num w:numId="32">
    <w:abstractNumId w:val="3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385"/>
    <w:rsid w:val="000129A8"/>
    <w:rsid w:val="00013A80"/>
    <w:rsid w:val="00014993"/>
    <w:rsid w:val="00015DD4"/>
    <w:rsid w:val="00015E29"/>
    <w:rsid w:val="00017794"/>
    <w:rsid w:val="000219B2"/>
    <w:rsid w:val="00022D21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E73A5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11DE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97AEC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1548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290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4639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3EA0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699A"/>
    <w:rsid w:val="00417EB5"/>
    <w:rsid w:val="00423618"/>
    <w:rsid w:val="00426078"/>
    <w:rsid w:val="00426A8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280D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44CC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6F1"/>
    <w:rsid w:val="005E2A9C"/>
    <w:rsid w:val="005E3D49"/>
    <w:rsid w:val="005E4031"/>
    <w:rsid w:val="005E5075"/>
    <w:rsid w:val="005E52C2"/>
    <w:rsid w:val="005E5987"/>
    <w:rsid w:val="005E5DD0"/>
    <w:rsid w:val="005E6A87"/>
    <w:rsid w:val="005E75C4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3F89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5A31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6D38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413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3DB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DC0"/>
    <w:rsid w:val="00970FF7"/>
    <w:rsid w:val="0097222F"/>
    <w:rsid w:val="00972D04"/>
    <w:rsid w:val="009730CE"/>
    <w:rsid w:val="009741B4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9A1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5458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282"/>
    <w:rsid w:val="00B23E92"/>
    <w:rsid w:val="00B25F09"/>
    <w:rsid w:val="00B26EF5"/>
    <w:rsid w:val="00B2770C"/>
    <w:rsid w:val="00B32510"/>
    <w:rsid w:val="00B32E84"/>
    <w:rsid w:val="00B365A0"/>
    <w:rsid w:val="00B36A1A"/>
    <w:rsid w:val="00B378AE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14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BAA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31C0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3C7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67C4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0AF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A1E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00E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1CB3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3219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44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3A93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848757-4F9D-47A5-8539-0158007732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33</TotalTime>
  <Pages>29</Pages>
  <Words>2427</Words>
  <Characters>13834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2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63</cp:revision>
  <cp:lastPrinted>2018-06-10T14:55:00Z</cp:lastPrinted>
  <dcterms:created xsi:type="dcterms:W3CDTF">2018-05-22T01:46:00Z</dcterms:created>
  <dcterms:modified xsi:type="dcterms:W3CDTF">2018-06-10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